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48C0" w:rsidRPr="00003656" w:rsidRDefault="00F82DA2" w:rsidP="009348C0">
      <w:pPr>
        <w:spacing w:line="480" w:lineRule="auto"/>
        <w:ind w:right="-56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 w:rsidRPr="00D7239D">
        <w:rPr>
          <w:rFonts w:ascii="Times New Roman" w:hAnsi="Times New Roman" w:cs="Times New Roman"/>
          <w:b/>
          <w:sz w:val="24"/>
          <w:szCs w:val="24"/>
          <w:lang w:val="en-US"/>
        </w:rPr>
        <w:t>DAFTAR PUSTAKA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separate"/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Abdurrozak, R., &amp; Jayadinata, A. K. (2016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Pengaruh Model Problem Based Learning Terhadap Kemampuan Berpikir Kreatif Siswa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1), 871–880. https://doi.org/10.23819/pi.v1i1.3580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Amin, S., Islam, U., Maulana, N., &amp; Ibrahim, M. (2017). Pengaruh Model Pembelajaran Problem Based Learning Terhadap Kemampuan Berpikir Kritis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Geografi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3), 25–36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Andiyana, M. A., Maya, R., &amp; Hidayat, W. (2018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Analisis kemampuan berp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ikir kreatif matematis siswa smp pada materi bangun ruang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PMI (Jurnal Pembelajaran Matematika Inovatif)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3), 239–248. https://doi.org/10.22460/jpmi.v1i3.239-248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ggoro, B. S. (2015). Pengembangan Modul Matematika Dengan Strategi Problem Solvin Guntuk 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Mengukur Tingkat Kemampuan Berpikir Kreatif Matematis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l-Jabar: Jurnal Pendidikan Mate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6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2), 121-130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gdan dan Taylor. 1975. </w:t>
      </w:r>
      <w:r w:rsidRPr="0099454E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todologi Penelitian Kualitatif</w:t>
      </w: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>. Bandung: Remadja Karya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eastAsia="Times New Roman" w:hAnsi="Times New Roman"/>
          <w:sz w:val="24"/>
        </w:rPr>
        <w:t xml:space="preserve">Briggs, Leslie J. 1977. </w:t>
      </w:r>
      <w:r w:rsidRPr="0099454E">
        <w:rPr>
          <w:rFonts w:ascii="Times New Roman" w:eastAsia="Times New Roman" w:hAnsi="Times New Roman"/>
          <w:i/>
          <w:sz w:val="24"/>
        </w:rPr>
        <w:t xml:space="preserve">Instructional Design,Educational </w:t>
      </w:r>
      <w:r w:rsidRPr="0099454E">
        <w:rPr>
          <w:rFonts w:ascii="Times New Roman" w:eastAsia="Times New Roman" w:hAnsi="Times New Roman"/>
          <w:i/>
          <w:sz w:val="24"/>
        </w:rPr>
        <w:t>Technology Publications</w:t>
      </w:r>
      <w:r w:rsidRPr="0099454E">
        <w:rPr>
          <w:rFonts w:ascii="Times New Roman" w:eastAsia="Times New Roman" w:hAnsi="Times New Roman"/>
          <w:sz w:val="24"/>
        </w:rPr>
        <w:t xml:space="preserve"> </w:t>
      </w:r>
      <w:r w:rsidRPr="0099454E">
        <w:rPr>
          <w:rFonts w:ascii="Times New Roman" w:eastAsia="Times New Roman" w:hAnsi="Times New Roman"/>
          <w:i/>
          <w:sz w:val="24"/>
        </w:rPr>
        <w:t xml:space="preserve">Inc. </w:t>
      </w:r>
      <w:r w:rsidRPr="0099454E">
        <w:rPr>
          <w:rFonts w:ascii="Times New Roman" w:eastAsia="Times New Roman" w:hAnsi="Times New Roman"/>
          <w:sz w:val="24"/>
        </w:rPr>
        <w:t>New Jersey : Englewood Cliffs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Cahyaningsih, R., &amp; Asikin, M. (2015). Komparasi Kemampuan Berpikir Kreatif Matematis Siswa Menggunakan Pembelajaran Matematika Humanistik Dan Problem Based Learning Dalam Setting Model Pelatihan 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Innomatts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Jurnal Nalar Pendidikan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1). https://doi.org/10.26858/JNP.V3I1.1984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Cahyono, A. E. Y. (2017). Pengembangan perangkat pembelajaran dengan model PBL berorientasi pada kemampuan berpikir kreatif dan inisiatif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Pythagoras: Jurnal Pendidikan 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ate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2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, 1-11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Damopolii, I. (2018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Model Pembelajaran Berbasis Masalah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Terhadap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Hasil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February), 245–252. https://doi.org/10.33503/ebio.v3i01.78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lang w:val="en-US"/>
        </w:rPr>
        <w:t xml:space="preserve">Depdiknas. (2006). PERMEN 22 Th.2006-STANDAR ISI, Standar Kompetensi dan Kompetensi </w:t>
      </w:r>
      <w:r w:rsidRPr="0099454E">
        <w:rPr>
          <w:rFonts w:ascii="Times New Roman" w:hAnsi="Times New Roman" w:cs="Times New Roman"/>
          <w:sz w:val="24"/>
          <w:szCs w:val="24"/>
          <w:lang w:val="en-US"/>
        </w:rPr>
        <w:t>Dasar Matematika SMA-MA. Jakarta: Dirjen Managemen Pendidikan Dasar dan Menengah, Diknas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lang w:val="en-US"/>
        </w:rPr>
        <w:t>Depdiknas. (2006). Standar kompetensi dan kompetensi dasar. Jakarta. Depdiknas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lla, S. C., Hidayat, W., &amp; Rohaeti, E. E. (2018). Faktor gender dan resiliensi dalam 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pencapaian kemampuan berpikir kreatif matematis siswa SM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ournal of Medives: Journal of Mathematics Education IKIP Veteran Semarang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2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, 129-136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Hasibuan, S. R. (2018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Analisis Graf Dalam Menentukan Graf Perfect</w:t>
      </w:r>
      <w:r w:rsidRPr="0099454E">
        <w:rPr>
          <w:rFonts w:ascii="Times New Roman" w:hAnsi="Times New Roman" w:cs="Times New Roman"/>
          <w:noProof/>
          <w:sz w:val="24"/>
          <w:szCs w:val="24"/>
        </w:rPr>
        <w:t>. Universitas Muslim Nusantara Al Washl</w:t>
      </w:r>
      <w:r w:rsidRPr="0099454E">
        <w:rPr>
          <w:rFonts w:ascii="Times New Roman" w:hAnsi="Times New Roman" w:cs="Times New Roman"/>
          <w:noProof/>
          <w:sz w:val="24"/>
          <w:szCs w:val="24"/>
        </w:rPr>
        <w:t>iyah Medan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Khasanah, A. A. (2019). Pengaruh Penggunaan Media Pembelajaran Mathpoly terhadap Hasil Belajar Matematika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edia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02).</w:t>
      </w:r>
    </w:p>
    <w:p w:rsidR="009348C0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restiwi, K. (2017). Pengaruh Model Pembelajaran Berbasis Masalah dalam Menumbuhkan Metakognisi dan 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Meningkatkan Kemampuan Berpikir Kreatif Matematis Siswa di Kelas VIII MTsN Jakart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UNION: Jurnal Ilmiah Pendidikan Mate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5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3).</w:t>
      </w:r>
    </w:p>
    <w:p w:rsidR="009348C0" w:rsidRPr="00182D75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182D75">
        <w:rPr>
          <w:rFonts w:ascii="Times New Roman" w:hAnsi="Times New Roman" w:cs="Times New Roman"/>
          <w:sz w:val="24"/>
          <w:szCs w:val="24"/>
          <w:shd w:val="clear" w:color="auto" w:fill="FFFFFF"/>
        </w:rPr>
        <w:t>Malasari, E. Y. U., Rasiman, R., &amp; Sutrisno, S. (2018). Efektivitas Model Pembelajaran Problem Based Learning dan Scramble</w:t>
      </w:r>
      <w:r w:rsidRPr="00182D7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erhadap Kemampuan Berpikir Kreatif Siswa. </w:t>
      </w:r>
      <w:r w:rsidRPr="00182D75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edia Penelitian Pendidikan: Jurnal Penelitian dalam Bidang Pendidikan dan Pengajaran</w:t>
      </w:r>
      <w:r w:rsidRPr="00182D75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182D75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2</w:t>
      </w:r>
      <w:r w:rsidRPr="00182D75">
        <w:rPr>
          <w:rFonts w:ascii="Times New Roman" w:hAnsi="Times New Roman" w:cs="Times New Roman"/>
          <w:sz w:val="24"/>
          <w:szCs w:val="24"/>
          <w:shd w:val="clear" w:color="auto" w:fill="FFFFFF"/>
        </w:rPr>
        <w:t>(2), 169-176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Marliani, N. (2015). Peningkatan Kemampuan Berpikir Kreatif Matematis Siswa Melalui Model Pembelajaran Missou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ri Mathematics Project (MMP)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Formatif: Jurnal Ilmiah Pendidikan MIP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5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.</w:t>
      </w:r>
    </w:p>
    <w:p w:rsidR="009348C0" w:rsidRPr="0099454E" w:rsidRDefault="00F82DA2" w:rsidP="009348C0">
      <w:pPr>
        <w:spacing w:before="90" w:line="360" w:lineRule="auto"/>
        <w:ind w:left="426" w:hanging="426"/>
        <w:jc w:val="both"/>
        <w:rPr>
          <w:rFonts w:ascii="Times New Roman" w:hAnsi="Times New Roman" w:cs="Times New Roman"/>
          <w:sz w:val="24"/>
          <w:lang w:val="en-US"/>
        </w:rPr>
      </w:pPr>
      <w:r w:rsidRPr="0099454E">
        <w:rPr>
          <w:rFonts w:ascii="Times New Roman" w:hAnsi="Times New Roman" w:cs="Times New Roman"/>
          <w:sz w:val="24"/>
        </w:rPr>
        <w:t xml:space="preserve">Miles, </w:t>
      </w:r>
      <w:r w:rsidRPr="0099454E">
        <w:rPr>
          <w:rFonts w:ascii="Times New Roman" w:hAnsi="Times New Roman" w:cs="Times New Roman"/>
          <w:spacing w:val="-3"/>
          <w:sz w:val="24"/>
        </w:rPr>
        <w:t xml:space="preserve">B. </w:t>
      </w:r>
      <w:r w:rsidRPr="0099454E">
        <w:rPr>
          <w:rFonts w:ascii="Times New Roman" w:hAnsi="Times New Roman" w:cs="Times New Roman"/>
          <w:sz w:val="24"/>
        </w:rPr>
        <w:t xml:space="preserve">Mathew dan Michael Huberman. (2018). </w:t>
      </w:r>
      <w:r w:rsidRPr="0099454E">
        <w:rPr>
          <w:rFonts w:ascii="Times New Roman" w:hAnsi="Times New Roman" w:cs="Times New Roman"/>
          <w:i/>
          <w:sz w:val="24"/>
        </w:rPr>
        <w:t xml:space="preserve">Analisis  Data  Kualitatif (Buku Sumber tentang Metode-metode Baru). </w:t>
      </w:r>
      <w:r w:rsidRPr="0099454E">
        <w:rPr>
          <w:rFonts w:ascii="Times New Roman" w:hAnsi="Times New Roman" w:cs="Times New Roman"/>
          <w:sz w:val="24"/>
        </w:rPr>
        <w:t>Jakarta:</w:t>
      </w:r>
      <w:r w:rsidRPr="0099454E">
        <w:rPr>
          <w:rFonts w:ascii="Times New Roman" w:hAnsi="Times New Roman" w:cs="Times New Roman"/>
          <w:spacing w:val="-9"/>
          <w:sz w:val="24"/>
        </w:rPr>
        <w:t xml:space="preserve"> </w:t>
      </w:r>
      <w:r w:rsidRPr="0099454E">
        <w:rPr>
          <w:rFonts w:ascii="Times New Roman" w:hAnsi="Times New Roman" w:cs="Times New Roman"/>
          <w:sz w:val="24"/>
        </w:rPr>
        <w:t>UIP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del, P., Teams, P., Tournament, G., Media, B., Mathpoly, P., Minat, S., … Keguruan, D. A. N. (2017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Ruli oktafiani</w:t>
      </w:r>
      <w:r w:rsidRPr="0099454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Moma, L. (2016). Pengembangan Instrumen Kemampuan Berpikir Kreatif Matematis Untuk Siswa SMP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Delta-Pi: Jurnal Matematika dan Pendidikan 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ate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4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Nasution, P. R. (2017). Perbedaan Peningkatan Kemampuan Berpikir Kreatif Matematis dan Kemandirian Belajar Siswa pada Pembelajaran Berbasis Masalah dan Pembelajaran Konvensional Di SMPN 4 Padangsidimpuan Puspa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Peidagogeo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1), 46–62.</w:t>
      </w:r>
    </w:p>
    <w:p w:rsidR="009348C0" w:rsidRPr="0099454E" w:rsidRDefault="00F82DA2" w:rsidP="009348C0">
      <w:pPr>
        <w:spacing w:line="360" w:lineRule="auto"/>
        <w:ind w:left="426" w:hanging="426"/>
        <w:jc w:val="both"/>
        <w:rPr>
          <w:rFonts w:ascii="Times New Roman" w:eastAsia="Times New Roman" w:hAnsi="Times New Roman"/>
          <w:i/>
          <w:sz w:val="24"/>
          <w:lang w:val="en-US"/>
        </w:rPr>
      </w:pPr>
      <w:r w:rsidRPr="0099454E">
        <w:rPr>
          <w:rFonts w:ascii="Times New Roman" w:eastAsia="Times New Roman" w:hAnsi="Times New Roman"/>
          <w:sz w:val="24"/>
        </w:rPr>
        <w:t xml:space="preserve">National Education Association .1969. </w:t>
      </w:r>
      <w:r w:rsidRPr="0099454E">
        <w:rPr>
          <w:rFonts w:ascii="Times New Roman" w:eastAsia="Times New Roman" w:hAnsi="Times New Roman"/>
          <w:i/>
          <w:sz w:val="24"/>
        </w:rPr>
        <w:t>Audiovisual Instruction Department, New</w:t>
      </w:r>
      <w:r w:rsidRPr="0099454E">
        <w:rPr>
          <w:rFonts w:ascii="Times New Roman" w:eastAsia="Times New Roman" w:hAnsi="Times New Roman"/>
          <w:i/>
          <w:sz w:val="24"/>
          <w:lang w:val="en-US"/>
        </w:rPr>
        <w:t xml:space="preserve"> </w:t>
      </w:r>
      <w:r w:rsidRPr="0099454E">
        <w:rPr>
          <w:rFonts w:ascii="Times New Roman" w:eastAsia="Times New Roman" w:hAnsi="Times New Roman"/>
          <w:i/>
          <w:sz w:val="24"/>
        </w:rPr>
        <w:t xml:space="preserve">Media and College Teaching. </w:t>
      </w:r>
      <w:r w:rsidRPr="0099454E">
        <w:rPr>
          <w:rFonts w:ascii="Times New Roman" w:eastAsia="Times New Roman" w:hAnsi="Times New Roman"/>
          <w:sz w:val="24"/>
        </w:rPr>
        <w:t>Washington, D.C. : NEA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ovita, F. (2018). PISA dan Literasi Indonesia. Mahasiswa Universitas Sanata Dharma Yogyakarta Pendidikan Akuntansi 2018 (16 </w:t>
      </w: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>Desember 2018)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Noviyana, H. (2017). Pengaruh Model Project Based Learning Terhadap Kemampuan Berpikir Kreatif Matematika Siswa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JURNAL E-DuMath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2). https://doi.org/10.26638/je.455.2064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Noviyana, N. (2017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Analisis kesulitan Memahami Konsep Matematis Di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tinjau Dari Kemampuan Metakognisi Siswa</w:t>
      </w:r>
      <w:r w:rsidRPr="0099454E">
        <w:rPr>
          <w:rFonts w:ascii="Times New Roman" w:hAnsi="Times New Roman" w:cs="Times New Roman"/>
          <w:noProof/>
          <w:sz w:val="24"/>
          <w:szCs w:val="24"/>
        </w:rPr>
        <w:t>. Universitas Islam Negeri Raden Intan Lampung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Nurhayati, N. (2016)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enerapan model Problem Based Learning (PBL) dengan metode permainan mathpoly dalam bentuk penugasan kartu soal untuk meningkatkan motivasi belajar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matematika siswa di kelas X MIA 2 SMA Negeri 77 Jakart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 (Doctoral dissertation, UNIVERSITAS NEGERI JAKARTA)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Purba, O. N. (2019). Pengaruh Pembelajaran Problem Based Learning (PBL) Terhadap Kemampuan Koneksi Matematik Siswa di tinjau dari Motivasi Belajar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MathEducation Nusantar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2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2), 187-193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Richardo, R., &amp; Mardiyana, D. R. S. S. Tingkat Kreativitas Siswa dalam Memecahkan Masalah Matematika Divergen Ditinjau dari Gaya Belajar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Elektronik Pembelajaran Matematika ISSN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2339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1685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Rochani, S. (2016). Keefektifan pembelajaran matematika berbasis masalah dan penemuan terbimbing ditinjau dari hasil belajar kognitif kemampuan berpikir kreatif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Riset Pendidikan Matematik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3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2), 273-283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ROSANTI, A. (2016)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ENGEMBANGAN MEDI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 PERMAINAN MATHPOLY MATERI BILANGAN BULAT DI KELAS IV SEKOLAH DASAR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 (Doctoral dissertation, UNIVERSITAS MUHAMMADIYAH PURWOKERTO)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 w:rsidRPr="0099454E">
        <w:rPr>
          <w:rFonts w:ascii="Times New Roman" w:hAnsi="Times New Roman" w:cs="Times New Roman"/>
          <w:sz w:val="24"/>
        </w:rPr>
        <w:t xml:space="preserve">Sari, Noviyana., &amp; Maryatun. (2017). </w:t>
      </w:r>
      <w:r w:rsidRPr="0099454E">
        <w:rPr>
          <w:rFonts w:ascii="Times New Roman" w:hAnsi="Times New Roman" w:cs="Times New Roman"/>
          <w:i/>
          <w:sz w:val="24"/>
        </w:rPr>
        <w:t>Pengaruh Penggunaan Metode Drill Terhadap Hasil Belajar Akuntansi Kelas X Semester Genap</w:t>
      </w:r>
      <w:r w:rsidRPr="0099454E">
        <w:rPr>
          <w:rFonts w:ascii="Times New Roman" w:hAnsi="Times New Roman" w:cs="Times New Roman"/>
          <w:i/>
          <w:sz w:val="24"/>
        </w:rPr>
        <w:t xml:space="preserve"> SMK Negeri  1 Metro Tahun Pelajaran 2016/2017. </w:t>
      </w:r>
      <w:r w:rsidRPr="0099454E">
        <w:rPr>
          <w:rFonts w:ascii="Times New Roman" w:hAnsi="Times New Roman" w:cs="Times New Roman"/>
          <w:sz w:val="24"/>
        </w:rPr>
        <w:t>Jurnal Pendidikan Ekonomi UM Metro. 4 (2)</w:t>
      </w:r>
      <w:r w:rsidRPr="0099454E">
        <w:rPr>
          <w:rFonts w:ascii="Times New Roman" w:hAnsi="Times New Roman" w:cs="Times New Roman"/>
          <w:spacing w:val="-1"/>
          <w:sz w:val="24"/>
        </w:rPr>
        <w:t xml:space="preserve"> </w:t>
      </w:r>
      <w:r w:rsidRPr="0099454E">
        <w:rPr>
          <w:rFonts w:ascii="Times New Roman" w:hAnsi="Times New Roman" w:cs="Times New Roman"/>
          <w:sz w:val="24"/>
        </w:rPr>
        <w:t>halaman:69-77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Septian, A., &amp; Rizkiandi, R. (2017). Penerapan Model Problem Based Learning (PBL) terhadap Peningkatan Kemampuan Berpikir Kreatif Matematis Sisw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ris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6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, 1-8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Shanti, W. N., &amp; Abadi, A. M. (2015). Jurnal riset pendidikan matematika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Riset Pendidikan Matematika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November), 162–174.</w:t>
      </w:r>
    </w:p>
    <w:p w:rsidR="009348C0" w:rsidRPr="0099454E" w:rsidRDefault="00F82DA2" w:rsidP="009348C0">
      <w:pPr>
        <w:spacing w:line="360" w:lineRule="auto"/>
        <w:ind w:left="426" w:hanging="426"/>
        <w:jc w:val="both"/>
        <w:rPr>
          <w:rFonts w:ascii="Times New Roman" w:eastAsia="Times New Roman" w:hAnsi="Times New Roman"/>
          <w:sz w:val="24"/>
          <w:lang w:val="en-US"/>
        </w:rPr>
      </w:pPr>
      <w:r w:rsidRPr="0099454E">
        <w:rPr>
          <w:rFonts w:ascii="Times New Roman" w:eastAsia="Times New Roman" w:hAnsi="Times New Roman"/>
          <w:sz w:val="24"/>
        </w:rPr>
        <w:t>Sugiyono</w:t>
      </w:r>
      <w:r w:rsidRPr="0099454E">
        <w:rPr>
          <w:rFonts w:ascii="Times New Roman" w:eastAsia="Times New Roman" w:hAnsi="Times New Roman"/>
          <w:i/>
          <w:sz w:val="24"/>
        </w:rPr>
        <w:t>.</w:t>
      </w:r>
      <w:r w:rsidRPr="0099454E">
        <w:rPr>
          <w:rFonts w:ascii="Times New Roman" w:eastAsia="Times New Roman" w:hAnsi="Times New Roman"/>
          <w:sz w:val="24"/>
        </w:rPr>
        <w:t xml:space="preserve"> 2010. </w:t>
      </w:r>
      <w:r w:rsidRPr="0099454E">
        <w:rPr>
          <w:rFonts w:ascii="Times New Roman" w:eastAsia="Times New Roman" w:hAnsi="Times New Roman"/>
          <w:i/>
          <w:sz w:val="24"/>
        </w:rPr>
        <w:t>Metode Penelitian Pendidikan Pendekatan Kuantitatif, kualitatif,</w:t>
      </w:r>
      <w:r w:rsidRPr="0099454E">
        <w:rPr>
          <w:rFonts w:ascii="Times New Roman" w:eastAsia="Times New Roman" w:hAnsi="Times New Roman"/>
          <w:sz w:val="24"/>
        </w:rPr>
        <w:t xml:space="preserve"> </w:t>
      </w:r>
      <w:r w:rsidRPr="0099454E">
        <w:rPr>
          <w:rFonts w:ascii="Times New Roman" w:eastAsia="Times New Roman" w:hAnsi="Times New Roman"/>
          <w:i/>
          <w:sz w:val="24"/>
        </w:rPr>
        <w:t xml:space="preserve">dan R&amp;D. </w:t>
      </w:r>
      <w:r w:rsidRPr="0099454E">
        <w:rPr>
          <w:rFonts w:ascii="Times New Roman" w:eastAsia="Times New Roman" w:hAnsi="Times New Roman"/>
          <w:sz w:val="24"/>
        </w:rPr>
        <w:t>Bandung: Alfabeta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Sugiyono. (2018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99454E">
        <w:rPr>
          <w:rFonts w:ascii="Times New Roman" w:hAnsi="Times New Roman" w:cs="Times New Roman"/>
          <w:noProof/>
          <w:sz w:val="24"/>
          <w:szCs w:val="24"/>
        </w:rPr>
        <w:t>. Bandung: Alfa Beta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Supiandi, M. I., &amp; Julung, H. (2016). Pengaruh Model Problem Based Learning (PBL) terhadap Kemampuan Memecahkan Masalah dan Hasil Belajar Kognitif Siswa Biologi SMA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JPS (Jurnal Pendidikan Sains)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2), 60–64. https://doi.org/10.17977/jps.v4i2.8183</w:t>
      </w:r>
    </w:p>
    <w:p w:rsidR="009348C0" w:rsidRPr="00F833CD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Syafti, O. (2016)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Problem Based Instruction Terhadap Kemampuan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Berpikir Kreatif Matematis Siswa Kelas X Sma Negeri Kabupaten</w:t>
      </w:r>
      <w:r w:rsidRPr="009945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9454E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99454E">
        <w:rPr>
          <w:rFonts w:ascii="Times New Roman" w:hAnsi="Times New Roman" w:cs="Times New Roman"/>
          <w:noProof/>
          <w:sz w:val="24"/>
          <w:szCs w:val="24"/>
        </w:rPr>
        <w:t>(2), 157–168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rianto, 2007. </w:t>
      </w:r>
      <w:r w:rsidRPr="0099454E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odel P</w:t>
      </w:r>
      <w:r w:rsidRPr="0099454E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mbelajaran Inovatif Berorientasi Konstruktivitik. Jakarta: Prestasi Pustaka.</w:t>
      </w:r>
    </w:p>
    <w:p w:rsidR="009348C0" w:rsidRPr="0099454E" w:rsidRDefault="00F82DA2" w:rsidP="009348C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Tyas, R. (2017). Kesulitan penerapan problem based learning dalam pembelajaran matematika.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Tecnoscienza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99454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2</w:t>
      </w:r>
      <w:r w:rsidRPr="0099454E">
        <w:rPr>
          <w:rFonts w:ascii="Times New Roman" w:hAnsi="Times New Roman" w:cs="Times New Roman"/>
          <w:sz w:val="24"/>
          <w:szCs w:val="24"/>
          <w:shd w:val="clear" w:color="auto" w:fill="FFFFFF"/>
        </w:rPr>
        <w:t>(1), 43-52.</w:t>
      </w:r>
    </w:p>
    <w:p w:rsidR="009348C0" w:rsidRPr="0097580C" w:rsidRDefault="00F82DA2" w:rsidP="009348C0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en-US"/>
        </w:rPr>
      </w:pPr>
    </w:p>
    <w:p w:rsidR="009348C0" w:rsidRDefault="00F82DA2" w:rsidP="00F82DA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end"/>
      </w:r>
    </w:p>
    <w:p w:rsidR="00CD27C2" w:rsidRPr="00CD27C2" w:rsidRDefault="00F82DA2" w:rsidP="00F82DA2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sectPr w:rsidR="00CD27C2" w:rsidRPr="00CD27C2" w:rsidSect="00F82DA2">
      <w:headerReference w:type="even" r:id="rId9"/>
      <w:headerReference w:type="default" r:id="rId10"/>
      <w:footerReference w:type="first" r:id="rId11"/>
      <w:pgSz w:w="11907" w:h="16839" w:code="9"/>
      <w:pgMar w:top="2268" w:right="1701" w:bottom="1701" w:left="2268" w:header="720" w:footer="720" w:gutter="0"/>
      <w:pgNumType w:start="7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0000" w:rsidRDefault="00F82DA2">
      <w:pPr>
        <w:spacing w:after="0" w:line="240" w:lineRule="auto"/>
      </w:pPr>
      <w:r>
        <w:separator/>
      </w:r>
    </w:p>
  </w:endnote>
  <w:endnote w:type="continuationSeparator" w:id="0">
    <w:p w:rsidR="00000000" w:rsidRDefault="00F82D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684540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82DA2" w:rsidRDefault="00F82D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F82DA2" w:rsidRPr="00735A6D" w:rsidRDefault="00F82DA2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0000" w:rsidRDefault="00F82DA2">
      <w:pPr>
        <w:spacing w:after="0" w:line="240" w:lineRule="auto"/>
      </w:pPr>
      <w:r>
        <w:separator/>
      </w:r>
    </w:p>
  </w:footnote>
  <w:footnote w:type="continuationSeparator" w:id="0">
    <w:p w:rsidR="00000000" w:rsidRDefault="00F82DA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82DA2" w:rsidRDefault="00F82DA2" w:rsidP="003E70A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F82DA2" w:rsidRDefault="00F82DA2" w:rsidP="00F82DA2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82DA2" w:rsidRDefault="00F82DA2" w:rsidP="003E70A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76</w:t>
    </w:r>
    <w:r>
      <w:rPr>
        <w:rStyle w:val="PageNumber"/>
      </w:rPr>
      <w:fldChar w:fldCharType="end"/>
    </w:r>
  </w:p>
  <w:p w:rsidR="00F82DA2" w:rsidRDefault="00F82DA2" w:rsidP="00F82DA2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EA2C55"/>
    <w:multiLevelType w:val="hybridMultilevel"/>
    <w:tmpl w:val="1E447200"/>
    <w:lvl w:ilvl="0" w:tplc="27AA32A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A364C08A" w:tentative="1">
      <w:start w:val="1"/>
      <w:numFmt w:val="lowerLetter"/>
      <w:lvlText w:val="%2."/>
      <w:lvlJc w:val="left"/>
      <w:pPr>
        <w:ind w:left="1440" w:hanging="360"/>
      </w:pPr>
    </w:lvl>
    <w:lvl w:ilvl="2" w:tplc="0A6E64A4" w:tentative="1">
      <w:start w:val="1"/>
      <w:numFmt w:val="lowerRoman"/>
      <w:lvlText w:val="%3."/>
      <w:lvlJc w:val="right"/>
      <w:pPr>
        <w:ind w:left="2160" w:hanging="180"/>
      </w:pPr>
    </w:lvl>
    <w:lvl w:ilvl="3" w:tplc="606EE28C" w:tentative="1">
      <w:start w:val="1"/>
      <w:numFmt w:val="decimal"/>
      <w:lvlText w:val="%4."/>
      <w:lvlJc w:val="left"/>
      <w:pPr>
        <w:ind w:left="2880" w:hanging="360"/>
      </w:pPr>
    </w:lvl>
    <w:lvl w:ilvl="4" w:tplc="9976BE7C" w:tentative="1">
      <w:start w:val="1"/>
      <w:numFmt w:val="lowerLetter"/>
      <w:lvlText w:val="%5."/>
      <w:lvlJc w:val="left"/>
      <w:pPr>
        <w:ind w:left="3600" w:hanging="360"/>
      </w:pPr>
    </w:lvl>
    <w:lvl w:ilvl="5" w:tplc="29088066" w:tentative="1">
      <w:start w:val="1"/>
      <w:numFmt w:val="lowerRoman"/>
      <w:lvlText w:val="%6."/>
      <w:lvlJc w:val="right"/>
      <w:pPr>
        <w:ind w:left="4320" w:hanging="180"/>
      </w:pPr>
    </w:lvl>
    <w:lvl w:ilvl="6" w:tplc="693E09DC" w:tentative="1">
      <w:start w:val="1"/>
      <w:numFmt w:val="decimal"/>
      <w:lvlText w:val="%7."/>
      <w:lvlJc w:val="left"/>
      <w:pPr>
        <w:ind w:left="5040" w:hanging="360"/>
      </w:pPr>
    </w:lvl>
    <w:lvl w:ilvl="7" w:tplc="94FAB086" w:tentative="1">
      <w:start w:val="1"/>
      <w:numFmt w:val="lowerLetter"/>
      <w:lvlText w:val="%8."/>
      <w:lvlJc w:val="left"/>
      <w:pPr>
        <w:ind w:left="5760" w:hanging="360"/>
      </w:pPr>
    </w:lvl>
    <w:lvl w:ilvl="8" w:tplc="91943D8C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2DA2"/>
    <w:rsid w:val="00F82D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8C0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348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8C0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34"/>
    <w:qFormat/>
    <w:rsid w:val="00142B75"/>
    <w:pPr>
      <w:ind w:left="720"/>
      <w:contextualSpacing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735A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35A6D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735A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5A6D"/>
    <w:rPr>
      <w:lang w:val="id-ID"/>
    </w:rPr>
  </w:style>
  <w:style w:type="paragraph" w:styleId="NoSpacing">
    <w:name w:val="No Spacing"/>
    <w:uiPriority w:val="1"/>
    <w:qFormat/>
    <w:rsid w:val="00F82DA2"/>
    <w:pPr>
      <w:spacing w:after="0" w:line="240" w:lineRule="auto"/>
    </w:pPr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F82DA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8C0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348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8C0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34"/>
    <w:qFormat/>
    <w:rsid w:val="00142B75"/>
    <w:pPr>
      <w:ind w:left="720"/>
      <w:contextualSpacing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735A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35A6D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735A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5A6D"/>
    <w:rPr>
      <w:lang w:val="id-ID"/>
    </w:rPr>
  </w:style>
  <w:style w:type="paragraph" w:styleId="NoSpacing">
    <w:name w:val="No Spacing"/>
    <w:uiPriority w:val="1"/>
    <w:qFormat/>
    <w:rsid w:val="00F82DA2"/>
    <w:pPr>
      <w:spacing w:after="0" w:line="240" w:lineRule="auto"/>
    </w:pPr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F82DA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058B37-5DE3-4358-BFC3-386D778940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10</Words>
  <Characters>575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Kahfi</cp:lastModifiedBy>
  <cp:revision>2</cp:revision>
  <dcterms:created xsi:type="dcterms:W3CDTF">2020-09-04T08:10:00Z</dcterms:created>
  <dcterms:modified xsi:type="dcterms:W3CDTF">2020-09-04T08:10:00Z</dcterms:modified>
</cp:coreProperties>
</file>